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check up,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42021D62" w14:textId="71FE223C" w:rsidR="00A832B4"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 xml:space="preserve">h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using the quotient between G0/G1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CC5DE1">
        <w:rPr>
          <w:rFonts w:ascii="Times New Roman" w:hAnsi="Times New Roman" w:cs="Times New Roman"/>
          <w:sz w:val="24"/>
          <w:szCs w:val="24"/>
        </w:rPr>
        <w:t xml:space="preserve">, a.k.a. DNA index. Such an index 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 xml:space="preserve">at different location on the axis, which renders an indirect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w:t>
      </w:r>
      <w:r w:rsidR="00E1180D">
        <w:rPr>
          <w:rFonts w:ascii="Times New Roman" w:hAnsi="Times New Roman" w:cs="Times New Roman"/>
          <w:sz w:val="24"/>
          <w:szCs w:val="24"/>
        </w:rPr>
        <w:lastRenderedPageBreak/>
        <w:t>(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E1180D">
        <w:rPr>
          <w:rFonts w:ascii="Times New Roman" w:hAnsi="Times New Roman" w:cs="Times New Roman"/>
          <w:sz w:val="24"/>
          <w:szCs w:val="24"/>
        </w:rPr>
        <w:t>In order for us to implement the automated data transformation and construction, we have tested and finalized on the several sets of parameters, of which, most were accepted in the common clinical and laboratory</w:t>
      </w:r>
      <w:r w:rsidR="00DA2471">
        <w:rPr>
          <w:rFonts w:ascii="Times New Roman" w:hAnsi="Times New Roman" w:cs="Times New Roman"/>
          <w:sz w:val="24"/>
          <w:szCs w:val="24"/>
        </w:rPr>
        <w:t xml:space="preserve"> practice. In this research, we focused on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DA2471">
        <w:rPr>
          <w:rFonts w:ascii="Times New Roman" w:hAnsi="Times New Roman" w:cs="Times New Roman"/>
          <w:sz w:val="24"/>
          <w:szCs w:val="24"/>
        </w:rPr>
        <w:t xml:space="preserve">. The first set of parameters was the thresholds of peaks that represented each cell population: for diploid, we chose [0.8, 1.2];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1.5, 1.7];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as for data reconstruction. </w:t>
      </w:r>
      <w:r w:rsidR="00A832B4">
        <w:rPr>
          <w:rFonts w:ascii="Times New Roman" w:hAnsi="Times New Roman" w:cs="Times New Roman"/>
          <w:sz w:val="24"/>
          <w:szCs w:val="24"/>
        </w:rPr>
        <w:t>To balance the model flexibility and robustness, we set ratios among these three population</w:t>
      </w:r>
      <w:r w:rsidR="00053B5F">
        <w:rPr>
          <w:rFonts w:ascii="Times New Roman" w:hAnsi="Times New Roman" w:cs="Times New Roman"/>
          <w:sz w:val="24"/>
          <w:szCs w:val="24"/>
        </w:rPr>
        <w:t>s</w:t>
      </w:r>
      <w:r w:rsidR="00A832B4">
        <w:rPr>
          <w:rFonts w:ascii="Times New Roman" w:hAnsi="Times New Roman" w:cs="Times New Roman"/>
          <w:sz w:val="24"/>
          <w:szCs w:val="24"/>
        </w:rPr>
        <w:t xml:space="preserve"> as </w:t>
      </w:r>
      <w:r w:rsidR="00053B5F">
        <w:rPr>
          <w:rFonts w:ascii="Times New Roman" w:hAnsi="Times New Roman" w:cs="Times New Roman"/>
          <w:sz w:val="24"/>
          <w:szCs w:val="24"/>
        </w:rPr>
        <w:t>R</w:t>
      </w:r>
      <w:r w:rsidR="00053B5F" w:rsidRPr="00053B5F">
        <w:rPr>
          <w:rFonts w:ascii="Times New Roman" w:hAnsi="Times New Roman" w:cs="Times New Roman"/>
          <w:sz w:val="24"/>
          <w:szCs w:val="24"/>
          <w:vertAlign w:val="subscript"/>
        </w:rPr>
        <w:t>1</w:t>
      </w:r>
      <w:r w:rsidR="00053B5F">
        <w:rPr>
          <w:rFonts w:ascii="Times New Roman" w:hAnsi="Times New Roman" w:cs="Times New Roman"/>
          <w:sz w:val="24"/>
          <w:szCs w:val="24"/>
        </w:rPr>
        <w:t>, R</w:t>
      </w:r>
      <w:r w:rsidR="00053B5F" w:rsidRPr="00053B5F">
        <w:rPr>
          <w:rFonts w:ascii="Times New Roman" w:hAnsi="Times New Roman" w:cs="Times New Roman"/>
          <w:sz w:val="24"/>
          <w:szCs w:val="24"/>
          <w:vertAlign w:val="subscript"/>
        </w:rPr>
        <w:t>2</w:t>
      </w:r>
      <w:r w:rsidR="00053B5F">
        <w:rPr>
          <w:rFonts w:ascii="Times New Roman" w:hAnsi="Times New Roman" w:cs="Times New Roman"/>
          <w:sz w:val="24"/>
          <w:szCs w:val="24"/>
        </w:rPr>
        <w:t>, and R</w:t>
      </w:r>
      <w:r w:rsidR="00053B5F" w:rsidRPr="00053B5F">
        <w:rPr>
          <w:rFonts w:ascii="Times New Roman" w:hAnsi="Times New Roman" w:cs="Times New Roman"/>
          <w:sz w:val="24"/>
          <w:szCs w:val="24"/>
          <w:vertAlign w:val="subscript"/>
        </w:rPr>
        <w:t>3</w:t>
      </w:r>
      <w:r w:rsidR="00053B5F">
        <w:rPr>
          <w:rFonts w:ascii="Times New Roman" w:hAnsi="Times New Roman" w:cs="Times New Roman"/>
          <w:sz w:val="24"/>
          <w:szCs w:val="24"/>
        </w:rPr>
        <w:t xml:space="preserve"> respectively, with the constraint that R</w:t>
      </w:r>
      <w:r w:rsidR="00053B5F" w:rsidRPr="00053B5F">
        <w:rPr>
          <w:rFonts w:ascii="Times New Roman" w:hAnsi="Times New Roman" w:cs="Times New Roman"/>
          <w:sz w:val="24"/>
          <w:szCs w:val="24"/>
          <w:vertAlign w:val="subscript"/>
        </w:rPr>
        <w:t>1</w:t>
      </w:r>
      <w:r w:rsidR="00053B5F">
        <w:rPr>
          <w:rFonts w:ascii="Times New Roman" w:hAnsi="Times New Roman" w:cs="Times New Roman"/>
          <w:sz w:val="24"/>
          <w:szCs w:val="24"/>
        </w:rPr>
        <w:t xml:space="preserve"> + R</w:t>
      </w:r>
      <w:r w:rsidR="00053B5F" w:rsidRPr="00053B5F">
        <w:rPr>
          <w:rFonts w:ascii="Times New Roman" w:hAnsi="Times New Roman" w:cs="Times New Roman"/>
          <w:sz w:val="24"/>
          <w:szCs w:val="24"/>
          <w:vertAlign w:val="subscript"/>
        </w:rPr>
        <w:t>2</w:t>
      </w:r>
      <w:r w:rsidR="00053B5F">
        <w:rPr>
          <w:rFonts w:ascii="Times New Roman" w:hAnsi="Times New Roman" w:cs="Times New Roman"/>
          <w:sz w:val="24"/>
          <w:szCs w:val="24"/>
        </w:rPr>
        <w:t xml:space="preserve"> + R</w:t>
      </w:r>
      <w:r w:rsidR="00053B5F" w:rsidRPr="00053B5F">
        <w:rPr>
          <w:rFonts w:ascii="Times New Roman" w:hAnsi="Times New Roman" w:cs="Times New Roman"/>
          <w:sz w:val="24"/>
          <w:szCs w:val="24"/>
          <w:vertAlign w:val="subscript"/>
        </w:rPr>
        <w:t>3</w:t>
      </w:r>
      <w:r w:rsidR="00053B5F">
        <w:rPr>
          <w:rFonts w:ascii="Times New Roman" w:hAnsi="Times New Roman" w:cs="Times New Roman"/>
          <w:sz w:val="24"/>
          <w:szCs w:val="24"/>
        </w:rPr>
        <w:t xml:space="preserve"> = 1. </w:t>
      </w:r>
      <w:r w:rsidR="004B309D">
        <w:rPr>
          <w:rFonts w:ascii="Times New Roman" w:hAnsi="Times New Roman" w:cs="Times New Roman"/>
          <w:sz w:val="24"/>
          <w:szCs w:val="24"/>
        </w:rPr>
        <w:t xml:space="preserve">We </w:t>
      </w:r>
      <w:r w:rsidR="002966B8">
        <w:rPr>
          <w:rFonts w:ascii="Times New Roman" w:hAnsi="Times New Roman" w:cs="Times New Roman"/>
          <w:sz w:val="24"/>
          <w:szCs w:val="24"/>
        </w:rPr>
        <w:t xml:space="preserve">randomly </w:t>
      </w:r>
      <w:r w:rsidR="004B309D">
        <w:rPr>
          <w:rFonts w:ascii="Times New Roman" w:hAnsi="Times New Roman" w:cs="Times New Roman"/>
          <w:sz w:val="24"/>
          <w:szCs w:val="24"/>
        </w:rPr>
        <w:t>chose R</w:t>
      </w:r>
      <w:r w:rsidR="004B309D" w:rsidRPr="00053B5F">
        <w:rPr>
          <w:rFonts w:ascii="Times New Roman" w:hAnsi="Times New Roman" w:cs="Times New Roman"/>
          <w:sz w:val="24"/>
          <w:szCs w:val="24"/>
          <w:vertAlign w:val="subscript"/>
        </w:rPr>
        <w:t>1</w:t>
      </w:r>
      <w:r w:rsidR="004B309D">
        <w:rPr>
          <w:rFonts w:ascii="Times New Roman" w:hAnsi="Times New Roman" w:cs="Times New Roman"/>
          <w:sz w:val="24"/>
          <w:szCs w:val="24"/>
        </w:rPr>
        <w:t xml:space="preserve"> </w:t>
      </w:r>
      <w:r w:rsidR="004B309D">
        <w:t>~</w:t>
      </w:r>
      <w:proofErr w:type="spellStart"/>
      <w:r w:rsidR="004B309D">
        <w:t>Unif</w:t>
      </w:r>
      <w:proofErr w:type="spellEnd"/>
      <w:r w:rsidR="004B309D">
        <w:t xml:space="preserve"> [</w:t>
      </w:r>
      <w:proofErr w:type="gramStart"/>
      <w:r w:rsidR="002966B8">
        <w:t>0.</w:t>
      </w:r>
      <w:r w:rsidR="004B309D">
        <w:t>95 ,</w:t>
      </w:r>
      <w:proofErr w:type="gramEnd"/>
      <w:r w:rsidR="002966B8">
        <w:t xml:space="preserve"> 0.998],</w:t>
      </w:r>
      <w:r w:rsidR="004B309D">
        <w:t xml:space="preserve"> </w:t>
      </w:r>
      <w:r w:rsidR="004B309D">
        <w:rPr>
          <w:rFonts w:ascii="Times New Roman" w:hAnsi="Times New Roman" w:cs="Times New Roman"/>
          <w:sz w:val="24"/>
          <w:szCs w:val="24"/>
        </w:rPr>
        <w:t>R</w:t>
      </w:r>
      <w:r w:rsidR="004B309D" w:rsidRPr="00053B5F">
        <w:rPr>
          <w:rFonts w:ascii="Times New Roman" w:hAnsi="Times New Roman" w:cs="Times New Roman"/>
          <w:sz w:val="24"/>
          <w:szCs w:val="24"/>
          <w:vertAlign w:val="subscript"/>
        </w:rPr>
        <w:t>2</w:t>
      </w:r>
      <w:r w:rsidR="004B309D">
        <w:rPr>
          <w:rFonts w:ascii="Times New Roman" w:hAnsi="Times New Roman" w:cs="Times New Roman"/>
          <w:sz w:val="24"/>
          <w:szCs w:val="24"/>
          <w:vertAlign w:val="subscript"/>
        </w:rPr>
        <w:t xml:space="preserve"> </w:t>
      </w:r>
      <w:r w:rsidR="004B309D">
        <w:t>~</w:t>
      </w:r>
      <w:proofErr w:type="spellStart"/>
      <w:r w:rsidR="004B309D">
        <w:t>Unif</w:t>
      </w:r>
      <w:proofErr w:type="spellEnd"/>
      <w:r w:rsidR="004B309D">
        <w:t xml:space="preserve"> [(1- </w:t>
      </w:r>
      <w:r w:rsidR="004B309D">
        <w:rPr>
          <w:rFonts w:ascii="Times New Roman" w:hAnsi="Times New Roman" w:cs="Times New Roman"/>
          <w:sz w:val="24"/>
          <w:szCs w:val="24"/>
        </w:rPr>
        <w:t>R</w:t>
      </w:r>
      <w:r w:rsidR="004B309D" w:rsidRPr="00053B5F">
        <w:rPr>
          <w:rFonts w:ascii="Times New Roman" w:hAnsi="Times New Roman" w:cs="Times New Roman"/>
          <w:sz w:val="24"/>
          <w:szCs w:val="24"/>
          <w:vertAlign w:val="subscript"/>
        </w:rPr>
        <w:t>1</w:t>
      </w:r>
      <w:r w:rsidR="004B309D">
        <w:t>,</w:t>
      </w:r>
      <w:r w:rsidR="002966B8">
        <w:t>-0.05</w:t>
      </w:r>
      <w:r w:rsidR="004B309D">
        <w:t>)</w:t>
      </w:r>
      <w:r w:rsidR="002966B8">
        <w:t xml:space="preserve">, (1- </w:t>
      </w:r>
      <w:r w:rsidR="002966B8">
        <w:rPr>
          <w:rFonts w:ascii="Times New Roman" w:hAnsi="Times New Roman" w:cs="Times New Roman"/>
          <w:sz w:val="24"/>
          <w:szCs w:val="24"/>
        </w:rPr>
        <w:t>R</w:t>
      </w:r>
      <w:r w:rsidR="002966B8" w:rsidRPr="00053B5F">
        <w:rPr>
          <w:rFonts w:ascii="Times New Roman" w:hAnsi="Times New Roman" w:cs="Times New Roman"/>
          <w:sz w:val="24"/>
          <w:szCs w:val="24"/>
          <w:vertAlign w:val="subscript"/>
        </w:rPr>
        <w:t>1</w:t>
      </w:r>
      <w:r w:rsidR="002966B8">
        <w:t xml:space="preserve">,-0.005),], and </w:t>
      </w:r>
      <w:r w:rsidR="002966B8">
        <w:rPr>
          <w:rFonts w:ascii="Times New Roman" w:hAnsi="Times New Roman" w:cs="Times New Roman"/>
          <w:sz w:val="24"/>
          <w:szCs w:val="24"/>
        </w:rPr>
        <w:t>R</w:t>
      </w:r>
      <w:r w:rsidR="002966B8" w:rsidRPr="00053B5F">
        <w:rPr>
          <w:rFonts w:ascii="Times New Roman" w:hAnsi="Times New Roman" w:cs="Times New Roman"/>
          <w:sz w:val="24"/>
          <w:szCs w:val="24"/>
          <w:vertAlign w:val="subscript"/>
        </w:rPr>
        <w:t>3</w:t>
      </w:r>
      <w:r w:rsidR="002966B8">
        <w:rPr>
          <w:rFonts w:ascii="Times New Roman" w:hAnsi="Times New Roman" w:cs="Times New Roman"/>
          <w:sz w:val="24"/>
          <w:szCs w:val="24"/>
        </w:rPr>
        <w:t xml:space="preserve"> </w:t>
      </w:r>
      <w:r w:rsidR="002966B8">
        <w:t xml:space="preserve">will be computed accordingly.  The theoretical </w:t>
      </w:r>
      <w:proofErr w:type="spellStart"/>
      <w:r w:rsidR="002966B8">
        <w:t>tetraploid</w:t>
      </w:r>
      <w:proofErr w:type="spellEnd"/>
      <w:r w:rsidR="002966B8">
        <w:t xml:space="preserve"> population was sampled from ~ Norm (2.0, 0.3) and hypothetical </w:t>
      </w:r>
      <w:proofErr w:type="spellStart"/>
      <w:r w:rsidR="002966B8">
        <w:rPr>
          <w:rFonts w:ascii="Times New Roman" w:hAnsi="Times New Roman" w:cs="Times New Roman"/>
          <w:sz w:val="24"/>
          <w:szCs w:val="24"/>
        </w:rPr>
        <w:t>hypertetraploid</w:t>
      </w:r>
      <w:proofErr w:type="spellEnd"/>
      <w:r w:rsidR="002966B8">
        <w:rPr>
          <w:rFonts w:ascii="Times New Roman" w:hAnsi="Times New Roman" w:cs="Times New Roman"/>
          <w:sz w:val="24"/>
          <w:szCs w:val="24"/>
        </w:rPr>
        <w:t xml:space="preserve">/aneuploidy </w:t>
      </w:r>
      <w:r w:rsidR="002966B8">
        <w:t xml:space="preserve">sampled from ~ Norm (2.0, 0.3). The last set of parameter was defined at the reconstruction step. </w:t>
      </w:r>
      <w:r w:rsidR="0058363C">
        <w:t>The new variables were determined along the discrete interval ranging between 0 and 8 (D.I. values) with 0.5 as increment. For each interval, the density extrac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2F254871"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estimate the individual cell populations from the mixture of possible diploid, </w:t>
      </w:r>
      <w:proofErr w:type="spellStart"/>
      <w:r>
        <w:rPr>
          <w:rFonts w:ascii="Times New Roman" w:eastAsiaTheme="minorEastAsia" w:hAnsi="Times New Roman" w:cs="Times New Roman"/>
          <w:sz w:val="24"/>
          <w:szCs w:val="24"/>
        </w:rPr>
        <w:t>tetraploid</w:t>
      </w:r>
      <w:proofErr w:type="spellEnd"/>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 xml:space="preserve">/aneuploidy, our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relied on the estimation of the density of D.I. raw va</w:t>
      </w:r>
      <w:r w:rsidR="007C1315">
        <w:rPr>
          <w:rFonts w:ascii="Times New Roman" w:hAnsi="Times New Roman" w:cs="Times New Roman"/>
          <w:sz w:val="24"/>
          <w:szCs w:val="24"/>
        </w:rPr>
        <w:t>lues. In this</w:t>
      </w:r>
      <w:r>
        <w:rPr>
          <w:rFonts w:ascii="Times New Roman" w:hAnsi="Times New Roman" w:cs="Times New Roman"/>
          <w:sz w:val="24"/>
          <w:szCs w:val="24"/>
        </w:rPr>
        <w:t xml:space="preserve"> study, we explored density estimation methods (Jones, M. C. et al) and adopted the kernel</w:t>
      </w:r>
      <w:r w:rsidR="007C1315">
        <w:rPr>
          <w:rFonts w:ascii="Times New Roman" w:hAnsi="Times New Roman" w:cs="Times New Roman"/>
          <w:sz w:val="24"/>
          <w:szCs w:val="24"/>
        </w:rPr>
        <w:t xml:space="preserve"> density estimation procedure normally with Gaussian distribution as the </w:t>
      </w:r>
      <w:r w:rsidR="0018574B">
        <w:rPr>
          <w:rFonts w:ascii="Times New Roman" w:hAnsi="Times New Roman" w:cs="Times New Roman"/>
          <w:sz w:val="24"/>
          <w:szCs w:val="24"/>
        </w:rPr>
        <w:t>kernel. Choosing the bandwidth invo</w:t>
      </w:r>
      <w:r w:rsidR="00D5216C">
        <w:rPr>
          <w:rFonts w:ascii="Times New Roman" w:hAnsi="Times New Roman" w:cs="Times New Roman"/>
          <w:sz w:val="24"/>
          <w:szCs w:val="24"/>
        </w:rPr>
        <w:t xml:space="preserve">lved the empirical examination </w:t>
      </w:r>
      <w:r w:rsidR="0018574B">
        <w:rPr>
          <w:rFonts w:ascii="Times New Roman" w:hAnsi="Times New Roman" w:cs="Times New Roman"/>
          <w:sz w:val="24"/>
          <w:szCs w:val="24"/>
        </w:rPr>
        <w:t>f</w:t>
      </w:r>
      <w:r w:rsidR="00D5216C">
        <w:rPr>
          <w:rFonts w:ascii="Times New Roman" w:hAnsi="Times New Roman" w:cs="Times New Roman"/>
          <w:sz w:val="24"/>
          <w:szCs w:val="24"/>
        </w:rPr>
        <w:t>rom</w:t>
      </w:r>
      <w:r w:rsidR="0018574B">
        <w:rPr>
          <w:rFonts w:ascii="Times New Roman" w:hAnsi="Times New Roman" w:cs="Times New Roman"/>
          <w:sz w:val="24"/>
          <w:szCs w:val="24"/>
        </w:rPr>
        <w:t xml:space="preserve"> the data itself, especially when two or more populations were observed with fairly large proportion of overla</w:t>
      </w:r>
      <w:r w:rsidR="00D5216C">
        <w:rPr>
          <w:rFonts w:ascii="Times New Roman" w:hAnsi="Times New Roman" w:cs="Times New Roman"/>
          <w:sz w:val="24"/>
          <w:szCs w:val="24"/>
        </w:rPr>
        <w:t xml:space="preserve">p. In such cases,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Another estimation was to identify </w:t>
      </w:r>
      <w:r w:rsidR="0018574B">
        <w:rPr>
          <w:rFonts w:ascii="Times New Roman" w:hAnsi="Times New Roman" w:cs="Times New Roman"/>
          <w:sz w:val="24"/>
          <w:szCs w:val="24"/>
        </w:rPr>
        <w:lastRenderedPageBreak/>
        <w:t xml:space="preserve">candidate peak(s) from the aforementioned density estimation. </w:t>
      </w:r>
      <w:r w:rsidR="00F07887">
        <w:rPr>
          <w:rFonts w:ascii="Times New Roman" w:hAnsi="Times New Roman" w:cs="Times New Roman"/>
          <w:sz w:val="24"/>
          <w:szCs w:val="24"/>
        </w:rPr>
        <w:t xml:space="preserve">Generally, a viable peak will be reported if a reflection point is detected or t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1F74A697"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the parameter estimation, data transformation and reconstruction was done with R (ref) with the 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5D1C9916" w:rsidR="00EB44AD" w:rsidRDefault="00EB44AD" w:rsidP="00EB44AD">
      <w:pPr>
        <w:pStyle w:val="ListParagraph"/>
        <w:numPr>
          <w:ilvl w:val="0"/>
          <w:numId w:val="2"/>
        </w:numPr>
        <w:spacing w:line="360" w:lineRule="auto"/>
      </w:pPr>
      <w:r>
        <w:t xml:space="preserve">Estimate the density distribution from the empirical D.I. raw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w:t>
      </w:r>
      <w:proofErr w:type="spellStart"/>
      <w:r>
        <w:t>i</w:t>
      </w:r>
      <w:proofErr w:type="spellEnd"/>
      <w:r>
        <w:t xml:space="preserve">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0BD49BFF" w14:textId="77777777" w:rsidR="0027436A" w:rsidRDefault="0027436A" w:rsidP="001702BE">
      <w:pPr>
        <w:spacing w:line="480" w:lineRule="auto"/>
        <w:rPr>
          <w:rFonts w:ascii="Times New Roman" w:hAnsi="Times New Roman" w:cs="Times New Roman"/>
          <w:sz w:val="24"/>
          <w:szCs w:val="24"/>
          <w:u w:val="single"/>
        </w:rPr>
      </w:pPr>
    </w:p>
    <w:p w14:paraId="76713F8E" w14:textId="77777777" w:rsidR="0027436A" w:rsidRDefault="0027436A" w:rsidP="001702BE">
      <w:pPr>
        <w:spacing w:line="480" w:lineRule="auto"/>
        <w:rPr>
          <w:rFonts w:ascii="Times New Roman" w:hAnsi="Times New Roman" w:cs="Times New Roman"/>
          <w:sz w:val="24"/>
          <w:szCs w:val="24"/>
          <w:u w:val="single"/>
        </w:rPr>
      </w:pPr>
    </w:p>
    <w:p w14:paraId="71A01415" w14:textId="77777777" w:rsidR="0027436A" w:rsidRDefault="0027436A" w:rsidP="001702BE">
      <w:pPr>
        <w:spacing w:line="480" w:lineRule="auto"/>
        <w:rPr>
          <w:rFonts w:ascii="Times New Roman" w:hAnsi="Times New Roman" w:cs="Times New Roman"/>
          <w:sz w:val="24"/>
          <w:szCs w:val="24"/>
          <w:u w:val="single"/>
        </w:rPr>
      </w:pPr>
    </w:p>
    <w:p w14:paraId="258BF2AE" w14:textId="77777777" w:rsidR="0027436A" w:rsidRDefault="0027436A" w:rsidP="001702BE">
      <w:pPr>
        <w:spacing w:line="480" w:lineRule="auto"/>
        <w:rPr>
          <w:rFonts w:ascii="Times New Roman" w:hAnsi="Times New Roman" w:cs="Times New Roman"/>
          <w:sz w:val="24"/>
          <w:szCs w:val="24"/>
          <w:u w:val="single"/>
        </w:rPr>
      </w:pP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lastRenderedPageBreak/>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w:t>
      </w:r>
      <w:proofErr w:type="gramStart"/>
      <w:r w:rsidR="00091D8B">
        <w:rPr>
          <w:rFonts w:ascii="Times New Roman" w:hAnsi="Times New Roman" w:cs="Times New Roman"/>
          <w:sz w:val="24"/>
          <w:szCs w:val="24"/>
        </w:rPr>
        <w:t>aneuploidy</w:t>
      </w:r>
      <w:r w:rsidR="00231A68">
        <w:t xml:space="preserve">  &gt;</w:t>
      </w:r>
      <w:proofErr w:type="gramEnd"/>
      <w:r w:rsidR="00231A68">
        <w:t xml:space="preserve">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D54620">
      <w:pPr>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lastRenderedPageBreak/>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77A67BFC" w14:textId="6F0A42D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31041E93" w:rsidR="001546C4" w:rsidRPr="00912671"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1" w:tooltip="R_Core_Team, 2014 #1" w:history="1">
        <w:r w:rsidR="00F343BE">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ref).  </w:t>
      </w:r>
      <w:r w:rsidR="00200A4A">
        <w:rPr>
          <w:rFonts w:ascii="Times New Roman" w:hAnsi="Times New Roman" w:cs="Times New Roman"/>
          <w:sz w:val="24"/>
          <w:szCs w:val="24"/>
        </w:rPr>
        <w:t xml:space="preserve">Dataset containing “normal” and “OSCC” samples (total 195 samples) were used to for modeling. First of all, we randomly separated the dataset into two parts with 70:30 ratio, 70% of the samples were used in model selection and optimization; 30% hold-off samples were used for testing. Secondly, we </w:t>
      </w:r>
      <w:r w:rsidR="001968C6">
        <w:rPr>
          <w:rFonts w:ascii="Times New Roman" w:hAnsi="Times New Roman" w:cs="Times New Roman"/>
          <w:sz w:val="24"/>
          <w:szCs w:val="24"/>
        </w:rPr>
        <w:t>built</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tested their performance</w:t>
      </w:r>
      <w:r w:rsidR="00912671">
        <w:rPr>
          <w:rFonts w:ascii="Times New Roman" w:hAnsi="Times New Roman" w:cs="Times New Roman"/>
          <w:sz w:val="24"/>
          <w:szCs w:val="24"/>
        </w:rPr>
        <w:t>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Support Vector Machine (SVM), </w:t>
      </w:r>
      <w:r w:rsidR="001968C6">
        <w:rPr>
          <w:rFonts w:ascii="Times New Roman" w:hAnsi="Times New Roman" w:cs="Times New Roman"/>
          <w:sz w:val="24"/>
          <w:szCs w:val="24"/>
        </w:rPr>
        <w:t xml:space="preserve">Random Forest </w:t>
      </w:r>
      <w:r w:rsidR="008C40B0">
        <w:rPr>
          <w:rFonts w:ascii="Times New Roman" w:hAnsi="Times New Roman" w:cs="Times New Roman"/>
          <w:sz w:val="24"/>
          <w:szCs w:val="24"/>
        </w:rPr>
        <w:t xml:space="preserve">(RRF), </w:t>
      </w:r>
      <w:r w:rsidR="008C40B0" w:rsidRPr="00912671">
        <w:rPr>
          <w:rFonts w:ascii="Times New Roman" w:hAnsi="Times New Roman" w:cs="Times New Roman"/>
          <w:sz w:val="24"/>
          <w:szCs w:val="24"/>
        </w:rPr>
        <w:t xml:space="preserve">Penalized Logistic Regression (PLR), Neural Network (NNET), K-nearest neighbor (KNN), and </w:t>
      </w:r>
      <w:r w:rsidR="00912671">
        <w:rPr>
          <w:rStyle w:val="Emphasis"/>
          <w:rFonts w:ascii="Times New Roman" w:hAnsi="Times New Roman" w:cs="Times New Roman"/>
          <w:i w:val="0"/>
        </w:rPr>
        <w:t xml:space="preserve">Classification </w:t>
      </w:r>
      <w:proofErr w:type="gramStart"/>
      <w:r w:rsidR="00912671">
        <w:rPr>
          <w:rStyle w:val="Emphasis"/>
          <w:rFonts w:ascii="Times New Roman" w:hAnsi="Times New Roman" w:cs="Times New Roman"/>
          <w:i w:val="0"/>
        </w:rPr>
        <w:t>And</w:t>
      </w:r>
      <w:proofErr w:type="gramEnd"/>
      <w:r w:rsidR="00912671">
        <w:rPr>
          <w:rStyle w:val="Emphasis"/>
          <w:rFonts w:ascii="Times New Roman" w:hAnsi="Times New Roman" w:cs="Times New Roman"/>
          <w:i w:val="0"/>
        </w:rPr>
        <w:t xml:space="preserve"> Re</w:t>
      </w:r>
      <w:r w:rsidR="008C40B0" w:rsidRPr="00912671">
        <w:rPr>
          <w:rStyle w:val="Emphasis"/>
          <w:rFonts w:ascii="Times New Roman" w:hAnsi="Times New Roman" w:cs="Times New Roman"/>
          <w:i w:val="0"/>
        </w:rPr>
        <w:t>gression Training</w:t>
      </w:r>
      <w:r w:rsidR="008C40B0" w:rsidRPr="00912671">
        <w:rPr>
          <w:rStyle w:val="Emphasis"/>
          <w:rFonts w:ascii="Times New Roman" w:hAnsi="Times New Roman" w:cs="Times New Roman"/>
          <w:i w:val="0"/>
        </w:rPr>
        <w:t xml:space="preserve"> (CART).</w:t>
      </w:r>
      <w:r w:rsidR="00912671">
        <w:rPr>
          <w:rStyle w:val="Emphasis"/>
          <w:rFonts w:ascii="Times New Roman" w:hAnsi="Times New Roman" w:cs="Times New Roman"/>
          <w:i w:val="0"/>
        </w:rPr>
        <w:t xml:space="preserve"> For all resampling process</w:t>
      </w:r>
      <w:r w:rsidR="007B55EC">
        <w:rPr>
          <w:rStyle w:val="Emphasis"/>
          <w:rFonts w:ascii="Times New Roman" w:hAnsi="Times New Roman" w:cs="Times New Roman"/>
          <w:i w:val="0"/>
        </w:rPr>
        <w:t>es</w:t>
      </w:r>
      <w:r w:rsidR="00912671">
        <w:rPr>
          <w:rStyle w:val="Emphasis"/>
          <w:rFonts w:ascii="Times New Roman" w:hAnsi="Times New Roman" w:cs="Times New Roman"/>
          <w:i w:val="0"/>
        </w:rPr>
        <w:t xml:space="preserve">, </w:t>
      </w:r>
      <w:r w:rsidR="007B55EC">
        <w:rPr>
          <w:rStyle w:val="Emphasis"/>
          <w:rFonts w:ascii="Times New Roman" w:hAnsi="Times New Roman" w:cs="Times New Roman"/>
          <w:i w:val="0"/>
        </w:rPr>
        <w:t xml:space="preserve">(1) </w:t>
      </w:r>
      <w:r w:rsidR="00912671">
        <w:rPr>
          <w:rStyle w:val="Emphasis"/>
          <w:rFonts w:ascii="Times New Roman" w:hAnsi="Times New Roman" w:cs="Times New Roman"/>
          <w:i w:val="0"/>
        </w:rPr>
        <w:t xml:space="preserve">we used 10 fold </w:t>
      </w:r>
      <w:proofErr w:type="gramStart"/>
      <w:r w:rsidR="00912671">
        <w:rPr>
          <w:rStyle w:val="Emphasis"/>
          <w:rFonts w:ascii="Times New Roman" w:hAnsi="Times New Roman" w:cs="Times New Roman"/>
          <w:i w:val="0"/>
        </w:rPr>
        <w:t>cross-validation</w:t>
      </w:r>
      <w:proofErr w:type="gramEnd"/>
      <w:r w:rsidR="00912671">
        <w:rPr>
          <w:rStyle w:val="Emphasis"/>
          <w:rFonts w:ascii="Times New Roman" w:hAnsi="Times New Roman" w:cs="Times New Roman"/>
          <w:i w:val="0"/>
        </w:rPr>
        <w:t xml:space="preserve"> and r</w:t>
      </w:r>
      <w:r w:rsidR="007B55EC">
        <w:rPr>
          <w:rStyle w:val="Emphasis"/>
          <w:rFonts w:ascii="Times New Roman" w:hAnsi="Times New Roman" w:cs="Times New Roman"/>
          <w:i w:val="0"/>
        </w:rPr>
        <w:t>epeated the process five times, (2) we ranked the performance according to the area under the ROC curve and also reported individual sensitivity and specificity for each round.</w:t>
      </w:r>
      <w:r w:rsidR="00912671">
        <w:rPr>
          <w:rStyle w:val="Emphasis"/>
          <w:rFonts w:ascii="Times New Roman" w:hAnsi="Times New Roman" w:cs="Times New Roman"/>
          <w:i w:val="0"/>
        </w:rPr>
        <w:t xml:space="preserve"> </w:t>
      </w:r>
      <w:r w:rsidR="007B55EC">
        <w:rPr>
          <w:rStyle w:val="Emphasis"/>
          <w:rFonts w:ascii="Times New Roman" w:hAnsi="Times New Roman" w:cs="Times New Roman"/>
          <w:i w:val="0"/>
        </w:rPr>
        <w:t xml:space="preserve">(3) </w:t>
      </w:r>
      <w:proofErr w:type="gramStart"/>
      <w:r w:rsidR="007B55EC">
        <w:rPr>
          <w:rStyle w:val="Emphasis"/>
          <w:rFonts w:ascii="Times New Roman" w:hAnsi="Times New Roman" w:cs="Times New Roman"/>
          <w:i w:val="0"/>
        </w:rPr>
        <w:t>with</w:t>
      </w:r>
      <w:proofErr w:type="gramEnd"/>
      <w:r w:rsidR="007B55EC">
        <w:rPr>
          <w:rStyle w:val="Emphasis"/>
          <w:rFonts w:ascii="Times New Roman" w:hAnsi="Times New Roman" w:cs="Times New Roman"/>
          <w:i w:val="0"/>
        </w:rPr>
        <w:t xml:space="preserve"> each tested model, </w:t>
      </w:r>
      <w:r w:rsidR="00B83C9F">
        <w:rPr>
          <w:rStyle w:val="Emphasis"/>
          <w:rFonts w:ascii="Times New Roman" w:hAnsi="Times New Roman" w:cs="Times New Roman"/>
          <w:i w:val="0"/>
        </w:rPr>
        <w:t xml:space="preserve">the main parameters and hyper parameters were chosen according to the author’s </w:t>
      </w:r>
      <w:r w:rsidR="00B83C9F">
        <w:rPr>
          <w:rStyle w:val="Emphasis"/>
          <w:rFonts w:ascii="Times New Roman" w:hAnsi="Times New Roman" w:cs="Times New Roman"/>
          <w:i w:val="0"/>
        </w:rPr>
        <w:lastRenderedPageBreak/>
        <w:t xml:space="preserve">recommendation and was handled separately. </w:t>
      </w:r>
      <w:bookmarkStart w:id="0" w:name="_GoBack"/>
      <w:bookmarkEnd w:id="0"/>
      <w:r w:rsidR="008C40B0" w:rsidRPr="00912671">
        <w:rPr>
          <w:rStyle w:val="Emphasis"/>
          <w:rFonts w:ascii="Times New Roman" w:hAnsi="Times New Roman" w:cs="Times New Roman"/>
        </w:rPr>
        <w:t xml:space="preserve"> </w:t>
      </w:r>
      <w:proofErr w:type="gramStart"/>
      <w:r w:rsidR="00240BD6" w:rsidRPr="00912671">
        <w:rPr>
          <w:rFonts w:ascii="Times New Roman" w:hAnsi="Times New Roman" w:cs="Times New Roman"/>
          <w:sz w:val="24"/>
          <w:szCs w:val="24"/>
        </w:rPr>
        <w:t>five</w:t>
      </w:r>
      <w:proofErr w:type="gramEnd"/>
      <w:r w:rsidR="00240BD6" w:rsidRPr="00912671">
        <w:rPr>
          <w:rFonts w:ascii="Times New Roman" w:hAnsi="Times New Roman" w:cs="Times New Roman"/>
          <w:sz w:val="24"/>
          <w:szCs w:val="24"/>
        </w:rPr>
        <w:t xml:space="preserve"> repeats of 10–fold cross–validation, with 10 levels for each tuning parameters</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lastRenderedPageBreak/>
        <w:t xml:space="preserve">Table 3.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6"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lastRenderedPageBreak/>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0E4A5B0E" w14:textId="77777777" w:rsidR="00F343BE" w:rsidRPr="00F343BE" w:rsidRDefault="00F343BE" w:rsidP="00F343BE">
      <w:pPr>
        <w:spacing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Pr="00F343BE">
        <w:rPr>
          <w:rFonts w:ascii="Calibri" w:hAnsi="Calibri" w:cs="Times New Roman"/>
          <w:noProof/>
          <w:szCs w:val="24"/>
        </w:rPr>
        <w:t>R_Core_Team (2014). " R: A language and environment for statistical computing."</w:t>
      </w:r>
      <w:bookmarkEnd w:id="1"/>
    </w:p>
    <w:p w14:paraId="6917EAC6" w14:textId="55969E79" w:rsidR="00F343BE" w:rsidRDefault="00F343BE" w:rsidP="00F343BE">
      <w:pPr>
        <w:spacing w:line="240" w:lineRule="auto"/>
        <w:rPr>
          <w:rFonts w:ascii="Times New Roman" w:hAnsi="Times New Roman" w:cs="Times New Roman"/>
          <w:noProof/>
          <w:sz w:val="24"/>
          <w:szCs w:val="24"/>
        </w:rPr>
      </w:pPr>
    </w:p>
    <w:p w14:paraId="56F6F23E" w14:textId="34C44856"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SimHei">
    <w:altName w:val="黑体"/>
    <w:panose1 w:val="02010609060101010101"/>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record-ids&gt;&lt;/item&gt;&lt;/Libraries&gt;"/>
  </w:docVars>
  <w:rsids>
    <w:rsidRoot w:val="00AE0F83"/>
    <w:rsid w:val="000053E0"/>
    <w:rsid w:val="000054F1"/>
    <w:rsid w:val="00041710"/>
    <w:rsid w:val="00053B5F"/>
    <w:rsid w:val="000859C2"/>
    <w:rsid w:val="00091D8B"/>
    <w:rsid w:val="000B7A2E"/>
    <w:rsid w:val="000E6CCB"/>
    <w:rsid w:val="000F65A3"/>
    <w:rsid w:val="00102597"/>
    <w:rsid w:val="00150E49"/>
    <w:rsid w:val="001546C4"/>
    <w:rsid w:val="001702BE"/>
    <w:rsid w:val="001704CE"/>
    <w:rsid w:val="0018574B"/>
    <w:rsid w:val="001874BF"/>
    <w:rsid w:val="001968C6"/>
    <w:rsid w:val="001D006D"/>
    <w:rsid w:val="00200A4A"/>
    <w:rsid w:val="00205E30"/>
    <w:rsid w:val="00226108"/>
    <w:rsid w:val="00231A68"/>
    <w:rsid w:val="00240BD6"/>
    <w:rsid w:val="00254315"/>
    <w:rsid w:val="002647EA"/>
    <w:rsid w:val="0027436A"/>
    <w:rsid w:val="002966B8"/>
    <w:rsid w:val="002970C4"/>
    <w:rsid w:val="002D10CC"/>
    <w:rsid w:val="002D4ADF"/>
    <w:rsid w:val="002F1A49"/>
    <w:rsid w:val="00325088"/>
    <w:rsid w:val="00352C11"/>
    <w:rsid w:val="003662E4"/>
    <w:rsid w:val="00386248"/>
    <w:rsid w:val="003A2AEF"/>
    <w:rsid w:val="003B009F"/>
    <w:rsid w:val="003B1539"/>
    <w:rsid w:val="003B2201"/>
    <w:rsid w:val="003D3F94"/>
    <w:rsid w:val="00402540"/>
    <w:rsid w:val="00405455"/>
    <w:rsid w:val="0043305B"/>
    <w:rsid w:val="00442C82"/>
    <w:rsid w:val="00450229"/>
    <w:rsid w:val="0045138C"/>
    <w:rsid w:val="004A0B78"/>
    <w:rsid w:val="004B309D"/>
    <w:rsid w:val="004F02D9"/>
    <w:rsid w:val="00511143"/>
    <w:rsid w:val="005259EE"/>
    <w:rsid w:val="00544293"/>
    <w:rsid w:val="00567B10"/>
    <w:rsid w:val="00576576"/>
    <w:rsid w:val="005823B9"/>
    <w:rsid w:val="00582DD1"/>
    <w:rsid w:val="0058363C"/>
    <w:rsid w:val="005B7D4C"/>
    <w:rsid w:val="005E2931"/>
    <w:rsid w:val="005F3A8F"/>
    <w:rsid w:val="00620228"/>
    <w:rsid w:val="00635C84"/>
    <w:rsid w:val="0065048D"/>
    <w:rsid w:val="00686C5D"/>
    <w:rsid w:val="00693ED3"/>
    <w:rsid w:val="006A78AF"/>
    <w:rsid w:val="00722525"/>
    <w:rsid w:val="0076543C"/>
    <w:rsid w:val="007B55EC"/>
    <w:rsid w:val="007C1315"/>
    <w:rsid w:val="007E1800"/>
    <w:rsid w:val="00814E79"/>
    <w:rsid w:val="00865527"/>
    <w:rsid w:val="00865E4B"/>
    <w:rsid w:val="008726B4"/>
    <w:rsid w:val="00885D54"/>
    <w:rsid w:val="008A4378"/>
    <w:rsid w:val="008B3B94"/>
    <w:rsid w:val="008C40B0"/>
    <w:rsid w:val="008D4D3C"/>
    <w:rsid w:val="008E2A9D"/>
    <w:rsid w:val="008E402B"/>
    <w:rsid w:val="008F1E5D"/>
    <w:rsid w:val="00912671"/>
    <w:rsid w:val="0095169C"/>
    <w:rsid w:val="00972D24"/>
    <w:rsid w:val="00990F96"/>
    <w:rsid w:val="009F4CA0"/>
    <w:rsid w:val="00A832B4"/>
    <w:rsid w:val="00AD3D47"/>
    <w:rsid w:val="00AE0F83"/>
    <w:rsid w:val="00AE51D1"/>
    <w:rsid w:val="00AF5188"/>
    <w:rsid w:val="00B359FD"/>
    <w:rsid w:val="00B36916"/>
    <w:rsid w:val="00B46506"/>
    <w:rsid w:val="00B4759D"/>
    <w:rsid w:val="00B52845"/>
    <w:rsid w:val="00B83C9F"/>
    <w:rsid w:val="00B93EBE"/>
    <w:rsid w:val="00BA243E"/>
    <w:rsid w:val="00BA3FE3"/>
    <w:rsid w:val="00BB484C"/>
    <w:rsid w:val="00BC7379"/>
    <w:rsid w:val="00C07091"/>
    <w:rsid w:val="00C24330"/>
    <w:rsid w:val="00C35B31"/>
    <w:rsid w:val="00C423DD"/>
    <w:rsid w:val="00C5001A"/>
    <w:rsid w:val="00C55063"/>
    <w:rsid w:val="00C86A32"/>
    <w:rsid w:val="00CC5DE1"/>
    <w:rsid w:val="00CD6394"/>
    <w:rsid w:val="00D218CE"/>
    <w:rsid w:val="00D35A34"/>
    <w:rsid w:val="00D45AC2"/>
    <w:rsid w:val="00D5216C"/>
    <w:rsid w:val="00D54620"/>
    <w:rsid w:val="00D56477"/>
    <w:rsid w:val="00D97160"/>
    <w:rsid w:val="00DA2471"/>
    <w:rsid w:val="00DE28BC"/>
    <w:rsid w:val="00DE2BA8"/>
    <w:rsid w:val="00E1180D"/>
    <w:rsid w:val="00E35E27"/>
    <w:rsid w:val="00E45F7E"/>
    <w:rsid w:val="00E6614C"/>
    <w:rsid w:val="00E7282C"/>
    <w:rsid w:val="00E76E2D"/>
    <w:rsid w:val="00EB44AD"/>
    <w:rsid w:val="00EC4EA7"/>
    <w:rsid w:val="00F06728"/>
    <w:rsid w:val="00F07887"/>
    <w:rsid w:val="00F343BE"/>
    <w:rsid w:val="00F54036"/>
    <w:rsid w:val="00F61313"/>
    <w:rsid w:val="00F7049B"/>
    <w:rsid w:val="00FA6705"/>
    <w:rsid w:val="00FE4F8B"/>
    <w:rsid w:val="00FF26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ran.r-project.org/web/packages/caret/index.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3</TotalTime>
  <Pages>13</Pages>
  <Words>3067</Words>
  <Characters>1748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0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54</cp:revision>
  <dcterms:created xsi:type="dcterms:W3CDTF">2014-11-06T03:22:00Z</dcterms:created>
  <dcterms:modified xsi:type="dcterms:W3CDTF">2014-11-12T21:27:00Z</dcterms:modified>
</cp:coreProperties>
</file>